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12FEDDBB"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modelo de sistema de recomendação baseado em </w:t>
      </w:r>
      <w:r w:rsidR="00CE6954">
        <w:t>contexto comportamental e de ambiente</w:t>
      </w:r>
      <w:r w:rsidR="006C68F2">
        <w:t xml:space="preserve">. O objetivo desse sistema é </w:t>
      </w:r>
      <w:r w:rsidR="000363D2">
        <w:t>apresentar</w:t>
      </w:r>
      <w:r w:rsidR="006C68F2">
        <w:t xml:space="preserve"> 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532ADD">
        <w:t xml:space="preserve">Palavras-chave: </w:t>
      </w:r>
      <w:r w:rsidRPr="00917AD2">
        <w:rPr>
          <w:i/>
          <w:iCs/>
        </w:rPr>
        <w:t>RecSys.</w:t>
      </w:r>
      <w:r w:rsidR="00917AD2">
        <w:t xml:space="preserve"> </w:t>
      </w:r>
      <w:proofErr w:type="spellStart"/>
      <w:r w:rsidR="00917AD2" w:rsidRPr="00917AD2">
        <w:rPr>
          <w:i/>
          <w:iCs/>
        </w:rPr>
        <w:t>Machine</w:t>
      </w:r>
      <w:proofErr w:type="spellEnd"/>
      <w:r w:rsidR="00917AD2" w:rsidRPr="00917AD2">
        <w:rPr>
          <w:i/>
          <w:iCs/>
        </w:rPr>
        <w:t xml:space="preserve"> Learning.</w:t>
      </w:r>
      <w:r>
        <w:t xml:space="preserve"> 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w:t>
      </w:r>
      <w:proofErr w:type="spellStart"/>
      <w:r w:rsidR="005429E9">
        <w:t>radio</w:t>
      </w:r>
      <w:proofErr w:type="spellEnd"/>
      <w:r w:rsidR="005429E9">
        <w:t xml:space="preserve"> tradicional, exceto que é utilizado a internet para enviar e receber os áudios, ao invés de utilizar ondas aéreas.</w:t>
      </w:r>
      <w:r w:rsidR="00C52103">
        <w:t xml:space="preserve"> Assim como o ato de ligar um </w:t>
      </w:r>
      <w:proofErr w:type="spellStart"/>
      <w:r w:rsidR="00C52103">
        <w:t>radio</w:t>
      </w:r>
      <w:proofErr w:type="spellEnd"/>
      <w:r w:rsidR="00C52103">
        <w:t xml:space="preserve">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proofErr w:type="gramStart"/>
      <w:r w:rsidRPr="000068ED">
        <w:rPr>
          <w:i/>
          <w:iCs/>
        </w:rPr>
        <w:t>playlist</w:t>
      </w:r>
      <w:proofErr w:type="gramEnd"/>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proofErr w:type="gramStart"/>
      <w:r w:rsidRPr="004D322B">
        <w:rPr>
          <w:i/>
          <w:iCs/>
        </w:rPr>
        <w:t>playlist</w:t>
      </w:r>
      <w:proofErr w:type="gramEnd"/>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3105EF27" w14:textId="5353F5E4" w:rsidR="002A00D4" w:rsidRPr="002A00D4" w:rsidRDefault="002A00D4" w:rsidP="002A00D4">
      <w:pPr>
        <w:widowControl w:val="0"/>
        <w:autoSpaceDE w:val="0"/>
        <w:autoSpaceDN w:val="0"/>
        <w:adjustRightInd w:val="0"/>
        <w:spacing w:line="360" w:lineRule="auto"/>
        <w:ind w:left="480" w:hanging="480"/>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Pr="002A00D4">
        <w:rPr>
          <w:noProof/>
          <w:szCs w:val="24"/>
        </w:rPr>
        <w:t xml:space="preserve">Bhatnagar, V. (2016). Collaborative filtering using data mining and analysis. In </w:t>
      </w:r>
      <w:r w:rsidRPr="002A00D4">
        <w:rPr>
          <w:i/>
          <w:iCs/>
          <w:noProof/>
          <w:szCs w:val="24"/>
        </w:rPr>
        <w:t>Collaborative Filtering Using Data Mining and Analysis</w:t>
      </w:r>
      <w:r w:rsidRPr="002A00D4">
        <w:rPr>
          <w:noProof/>
          <w:szCs w:val="24"/>
        </w:rPr>
        <w:t>. https://doi.org/10.4018/978-1-5225-0489-4</w:t>
      </w:r>
    </w:p>
    <w:p w14:paraId="4BB48289"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Borja, K., &amp; Dieringer, S. (2016). Streaming or stealing? The complementary features between music streaming and music piracy. </w:t>
      </w:r>
      <w:r w:rsidRPr="002A00D4">
        <w:rPr>
          <w:i/>
          <w:iCs/>
          <w:noProof/>
          <w:szCs w:val="24"/>
        </w:rPr>
        <w:t>Journal of Retailing and Consumer Services</w:t>
      </w:r>
      <w:r w:rsidRPr="002A00D4">
        <w:rPr>
          <w:noProof/>
          <w:szCs w:val="24"/>
        </w:rPr>
        <w:t xml:space="preserve">, </w:t>
      </w:r>
      <w:r w:rsidRPr="002A00D4">
        <w:rPr>
          <w:i/>
          <w:iCs/>
          <w:noProof/>
          <w:szCs w:val="24"/>
        </w:rPr>
        <w:t>32</w:t>
      </w:r>
      <w:r w:rsidRPr="002A00D4">
        <w:rPr>
          <w:noProof/>
          <w:szCs w:val="24"/>
        </w:rPr>
        <w:t>, 86–95. https://doi.org/10.1016/j.jretconser.2016.06.007</w:t>
      </w:r>
    </w:p>
    <w:p w14:paraId="670093AA"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Dietmar, J., Zanker, M., Felfernig, A., &amp; Friedrich, G. (2010). Recommendation system -An Introduction. In </w:t>
      </w:r>
      <w:r w:rsidRPr="002A00D4">
        <w:rPr>
          <w:i/>
          <w:iCs/>
          <w:noProof/>
          <w:szCs w:val="24"/>
        </w:rPr>
        <w:t>Cambridge University Press</w:t>
      </w:r>
      <w:r w:rsidRPr="002A00D4">
        <w:rPr>
          <w:noProof/>
          <w:szCs w:val="24"/>
        </w:rPr>
        <w:t xml:space="preserve"> (Vol. 91).</w:t>
      </w:r>
    </w:p>
    <w:p w14:paraId="1C2DCF0E"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Eriksson, M., Fleischer, R., Johansson, A., Snickars, P., &amp; Vonderau, P. (2019). Spotify Teardown. In </w:t>
      </w:r>
      <w:r w:rsidRPr="002A00D4">
        <w:rPr>
          <w:i/>
          <w:iCs/>
          <w:noProof/>
          <w:szCs w:val="24"/>
        </w:rPr>
        <w:t>Spotify Teardown</w:t>
      </w:r>
      <w:r w:rsidRPr="002A00D4">
        <w:rPr>
          <w:noProof/>
          <w:szCs w:val="24"/>
        </w:rPr>
        <w:t>. MIT Press. https://doi.org/10.7551/mitpress/10932.001.0001</w:t>
      </w:r>
    </w:p>
    <w:p w14:paraId="246D0DF3"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Falk, K. (2019). </w:t>
      </w:r>
      <w:r w:rsidRPr="002A00D4">
        <w:rPr>
          <w:i/>
          <w:iCs/>
          <w:noProof/>
          <w:szCs w:val="24"/>
        </w:rPr>
        <w:t>Practical Recommender Systems</w:t>
      </w:r>
      <w:r w:rsidRPr="002A00D4">
        <w:rPr>
          <w:noProof/>
          <w:szCs w:val="24"/>
        </w:rPr>
        <w:t>.</w:t>
      </w:r>
    </w:p>
    <w:p w14:paraId="06BCF028"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IFPI. (2019). </w:t>
      </w:r>
      <w:r w:rsidRPr="002A00D4">
        <w:rPr>
          <w:i/>
          <w:iCs/>
          <w:noProof/>
          <w:szCs w:val="24"/>
        </w:rPr>
        <w:t>IFPI Global Music Report 2019</w:t>
      </w:r>
      <w:r w:rsidRPr="002A00D4">
        <w:rPr>
          <w:noProof/>
          <w:szCs w:val="24"/>
        </w:rPr>
        <w:t>. https://www.ifpi.org/news/IFPI-GLOBAL-MUSIC-REPORT-2019</w:t>
      </w:r>
    </w:p>
    <w:p w14:paraId="1955EFF2"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Luini, B. J. R., Whitman, A. E., &amp; Date, P. (2002). </w:t>
      </w:r>
      <w:r w:rsidRPr="002A00D4">
        <w:rPr>
          <w:i/>
          <w:iCs/>
          <w:noProof/>
          <w:szCs w:val="24"/>
        </w:rPr>
        <w:t>Streaming Audio: The FezGuys’ Guide</w:t>
      </w:r>
      <w:r w:rsidRPr="002A00D4">
        <w:rPr>
          <w:noProof/>
          <w:szCs w:val="24"/>
        </w:rPr>
        <w:t>.</w:t>
      </w:r>
    </w:p>
    <w:p w14:paraId="10E2E059"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Muraro, R. M. (2009). </w:t>
      </w:r>
      <w:r w:rsidRPr="002A00D4">
        <w:rPr>
          <w:i/>
          <w:iCs/>
          <w:noProof/>
          <w:szCs w:val="24"/>
        </w:rPr>
        <w:t>Os avanços tecnológicos e o futuro da humanidade</w:t>
      </w:r>
      <w:r w:rsidRPr="002A00D4">
        <w:rPr>
          <w:noProof/>
          <w:szCs w:val="24"/>
        </w:rPr>
        <w:t>. Querendo ser Deus.</w:t>
      </w:r>
    </w:p>
    <w:p w14:paraId="6AC56A1B"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Niwa, H. (2018). Streaming Systems. In </w:t>
      </w:r>
      <w:r w:rsidRPr="002A00D4">
        <w:rPr>
          <w:i/>
          <w:iCs/>
          <w:noProof/>
          <w:szCs w:val="24"/>
        </w:rPr>
        <w:t>Development</w:t>
      </w:r>
      <w:r w:rsidRPr="002A00D4">
        <w:rPr>
          <w:noProof/>
          <w:szCs w:val="24"/>
        </w:rPr>
        <w:t xml:space="preserve"> (Vol. 134, Issue 4). O’Reilly Media.</w:t>
      </w:r>
    </w:p>
    <w:p w14:paraId="32847B5B"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Resnick, Paul and Varian, H. R. (1997). Recommender Systems. </w:t>
      </w:r>
      <w:r w:rsidRPr="002A00D4">
        <w:rPr>
          <w:i/>
          <w:iCs/>
          <w:noProof/>
          <w:szCs w:val="24"/>
        </w:rPr>
        <w:t>Communications of the ACM</w:t>
      </w:r>
      <w:r w:rsidRPr="002A00D4">
        <w:rPr>
          <w:noProof/>
          <w:szCs w:val="24"/>
        </w:rPr>
        <w:t xml:space="preserve">, </w:t>
      </w:r>
      <w:r w:rsidRPr="002A00D4">
        <w:rPr>
          <w:i/>
          <w:iCs/>
          <w:noProof/>
          <w:szCs w:val="24"/>
        </w:rPr>
        <w:t>40</w:t>
      </w:r>
      <w:r w:rsidRPr="002A00D4">
        <w:rPr>
          <w:noProof/>
          <w:szCs w:val="24"/>
        </w:rPr>
        <w:t>(4), 56–58.</w:t>
      </w:r>
    </w:p>
    <w:p w14:paraId="1F7D1B1E" w14:textId="77777777" w:rsidR="002A00D4" w:rsidRPr="002A00D4" w:rsidRDefault="002A00D4" w:rsidP="002A00D4">
      <w:pPr>
        <w:widowControl w:val="0"/>
        <w:autoSpaceDE w:val="0"/>
        <w:autoSpaceDN w:val="0"/>
        <w:adjustRightInd w:val="0"/>
        <w:spacing w:line="360" w:lineRule="auto"/>
        <w:ind w:left="480" w:hanging="480"/>
        <w:rPr>
          <w:noProof/>
          <w:szCs w:val="24"/>
        </w:rPr>
      </w:pPr>
      <w:r w:rsidRPr="002A00D4">
        <w:rPr>
          <w:noProof/>
          <w:szCs w:val="24"/>
        </w:rPr>
        <w:t xml:space="preserve">Ricci, F., Rokach, L., &amp; Shapira, B. (2011). Recommender Systems Handbook. In </w:t>
      </w:r>
      <w:r w:rsidRPr="002A00D4">
        <w:rPr>
          <w:i/>
          <w:iCs/>
          <w:noProof/>
          <w:szCs w:val="24"/>
        </w:rPr>
        <w:t>Recommender Systems Handbook</w:t>
      </w:r>
      <w:r w:rsidRPr="002A00D4">
        <w:rPr>
          <w:noProof/>
          <w:szCs w:val="24"/>
        </w:rPr>
        <w:t>. https://doi.org/10.1007/978-0-387-85820-3</w:t>
      </w:r>
    </w:p>
    <w:p w14:paraId="1D860533" w14:textId="77777777" w:rsidR="002A00D4" w:rsidRPr="002A00D4" w:rsidRDefault="002A00D4" w:rsidP="002A00D4">
      <w:pPr>
        <w:widowControl w:val="0"/>
        <w:autoSpaceDE w:val="0"/>
        <w:autoSpaceDN w:val="0"/>
        <w:adjustRightInd w:val="0"/>
        <w:spacing w:line="360" w:lineRule="auto"/>
        <w:ind w:left="480" w:hanging="480"/>
        <w:rPr>
          <w:noProof/>
        </w:rPr>
      </w:pPr>
      <w:r w:rsidRPr="002A00D4">
        <w:rPr>
          <w:noProof/>
          <w:szCs w:val="24"/>
        </w:rPr>
        <w:t xml:space="preserve">Universidade Federal do Ceara. (n.d.). </w:t>
      </w:r>
      <w:r w:rsidRPr="002A00D4">
        <w:rPr>
          <w:i/>
          <w:iCs/>
          <w:noProof/>
          <w:szCs w:val="24"/>
        </w:rPr>
        <w:t>A Magnetorresistência Gigante</w:t>
      </w:r>
      <w:r w:rsidRPr="002A00D4">
        <w:rPr>
          <w:noProof/>
          <w:szCs w:val="24"/>
        </w:rPr>
        <w:t>. Retrieved March 12, 2020, from https://seara.ufc.br/tintim-por-tintim/tecnologia/a-magnetorresistencia-gigante/</w:t>
      </w:r>
    </w:p>
    <w:p w14:paraId="06E63073" w14:textId="65323CD0" w:rsidR="002B39AA" w:rsidRPr="00F1092A" w:rsidRDefault="002A00D4" w:rsidP="00F1092A">
      <w:pPr>
        <w:pStyle w:val="Ttulo"/>
        <w:spacing w:line="360" w:lineRule="auto"/>
        <w:jc w:val="left"/>
        <w:rPr>
          <w:b/>
          <w:sz w:val="24"/>
          <w:szCs w:val="24"/>
        </w:rPr>
      </w:pPr>
      <w:r>
        <w:rPr>
          <w:b/>
          <w:sz w:val="24"/>
          <w:szCs w:val="24"/>
        </w:rPr>
        <w:fldChar w:fldCharType="end"/>
      </w:r>
      <w:bookmarkStart w:id="0" w:name="_GoBack"/>
      <w:bookmarkEnd w:id="0"/>
      <w:r w:rsidR="002B39AA">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60DF3" w14:textId="77777777" w:rsidR="00476C21" w:rsidRDefault="00476C21">
      <w:r>
        <w:separator/>
      </w:r>
    </w:p>
  </w:endnote>
  <w:endnote w:type="continuationSeparator" w:id="0">
    <w:p w14:paraId="0A49AEB6" w14:textId="77777777" w:rsidR="00476C21" w:rsidRDefault="00476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C11969" w14:textId="77777777" w:rsidR="00476C21" w:rsidRDefault="00476C21">
      <w:r>
        <w:separator/>
      </w:r>
    </w:p>
  </w:footnote>
  <w:footnote w:type="continuationSeparator" w:id="0">
    <w:p w14:paraId="5532975D" w14:textId="77777777" w:rsidR="00476C21" w:rsidRDefault="00476C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65849"/>
    <w:rsid w:val="00180923"/>
    <w:rsid w:val="001A0DA6"/>
    <w:rsid w:val="001A4D94"/>
    <w:rsid w:val="001A7098"/>
    <w:rsid w:val="001A7E18"/>
    <w:rsid w:val="001E0948"/>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E128E"/>
    <w:rsid w:val="002E72AE"/>
    <w:rsid w:val="002F0D5E"/>
    <w:rsid w:val="002F40D2"/>
    <w:rsid w:val="003009CD"/>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6C21"/>
    <w:rsid w:val="004776F9"/>
    <w:rsid w:val="0048005E"/>
    <w:rsid w:val="004856F0"/>
    <w:rsid w:val="004868F7"/>
    <w:rsid w:val="00486A97"/>
    <w:rsid w:val="004978B5"/>
    <w:rsid w:val="004A77F3"/>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C68F2"/>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1406C"/>
    <w:rsid w:val="00917AD2"/>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CA6E5-800C-4633-8B90-0A2A52FA2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0</TotalTime>
  <Pages>13</Pages>
  <Words>6026</Words>
  <Characters>32545</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49</cp:revision>
  <cp:lastPrinted>2001-08-21T07:59:00Z</cp:lastPrinted>
  <dcterms:created xsi:type="dcterms:W3CDTF">2020-03-21T18:01:00Z</dcterms:created>
  <dcterms:modified xsi:type="dcterms:W3CDTF">2020-04-0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